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5B3A43">
      <w:pPr>
        <w:pStyle w:val="Title"/>
      </w:pPr>
      <w:r>
        <w:t>Title</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B823AA" w:rsidP="00B823AA">
          <w:pPr>
            <w:pStyle w:val="Title2"/>
          </w:pPr>
          <w:r>
            <w:t>[Author Name(s), First M. Last, Omit Titles and Degrees]</w:t>
          </w:r>
        </w:p>
      </w:sdtContent>
    </w:sdt>
    <w:p w:rsidR="00E81978" w:rsidRDefault="00687E9C"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35422C7E779041408D22AB6E95957422"/>
        </w:placeholder>
        <w:temporary/>
        <w:showingPlcHdr/>
        <w15:appearance w15:val="hidden"/>
        <w:text/>
      </w:sdtPr>
      <w:sdtEndPr/>
      <w:sdtContent>
        <w:p w:rsidR="00E81978" w:rsidRDefault="007F68F3" w:rsidP="007F68F3">
          <w:pPr>
            <w:pStyle w:val="Title2"/>
          </w:pPr>
          <w:r>
            <w:t>[Include any grant/funding information and a complete correspondence address.]</w:t>
          </w:r>
        </w:p>
      </w:sdtContent>
    </w:sdt>
    <w:p w:rsidR="007F68F3" w:rsidRDefault="007F68F3" w:rsidP="007F68F3">
      <w:pPr>
        <w:pStyle w:val="Title2"/>
      </w:pPr>
    </w:p>
    <w:p w:rsidR="007F68F3" w:rsidRDefault="007F68F3" w:rsidP="007F68F3">
      <w:pPr>
        <w:pStyle w:val="Title2"/>
      </w:pPr>
    </w:p>
    <w:p w:rsidR="007F68F3" w:rsidRDefault="007F68F3" w:rsidP="007F68F3">
      <w:pPr>
        <w:pStyle w:val="Title2"/>
      </w:pPr>
    </w:p>
    <w:p w:rsidR="007F68F3" w:rsidRDefault="007F68F3" w:rsidP="007F68F3">
      <w:pPr>
        <w:pStyle w:val="Title2"/>
      </w:pPr>
    </w:p>
    <w:p w:rsidR="007F68F3" w:rsidRDefault="007F68F3" w:rsidP="007F68F3">
      <w:pPr>
        <w:pStyle w:val="Title2"/>
      </w:pPr>
    </w:p>
    <w:p w:rsidR="007F68F3" w:rsidRDefault="007F68F3" w:rsidP="007F68F3">
      <w:pPr>
        <w:pStyle w:val="Title2"/>
      </w:pPr>
    </w:p>
    <w:p w:rsidR="007F68F3" w:rsidRDefault="007F68F3" w:rsidP="007F68F3">
      <w:pPr>
        <w:pStyle w:val="Title2"/>
      </w:pPr>
    </w:p>
    <w:p w:rsidR="007F68F3" w:rsidRDefault="007F68F3" w:rsidP="007F68F3">
      <w:pPr>
        <w:pStyle w:val="Title2"/>
      </w:pPr>
    </w:p>
    <w:p w:rsidR="007F68F3" w:rsidRDefault="007F68F3" w:rsidP="007F68F3">
      <w:pPr>
        <w:pStyle w:val="Title2"/>
      </w:pPr>
    </w:p>
    <w:p w:rsidR="007F68F3" w:rsidRDefault="007F68F3" w:rsidP="007F68F3">
      <w:pPr>
        <w:pStyle w:val="Title2"/>
      </w:pPr>
    </w:p>
    <w:p w:rsidR="00380175" w:rsidRDefault="00380175" w:rsidP="00380175">
      <w:pPr>
        <w:pStyle w:val="Title"/>
      </w:pPr>
      <w:r>
        <w:lastRenderedPageBreak/>
        <w:t xml:space="preserve">Discussion </w:t>
      </w:r>
      <w:r w:rsidR="007F56EA">
        <w:tab/>
      </w:r>
    </w:p>
    <w:p w:rsidR="002E259C" w:rsidRPr="002E259C" w:rsidRDefault="002E259C" w:rsidP="002E259C">
      <w:r w:rsidRPr="002E259C">
        <w:t xml:space="preserve">It is true that the US healthcare system has some deficiencies and shortages but I believe that it is not reasonable to declare the whole system as dysfunctional. The healthcare system in the United States is the most expensive as compared to other developed nations and most of the people have a hard time paying for their healthcare expenses but it is sensible to have an eye on the factors that contribute to the high cost of medical care in the US. The US healthcare system is a hybrid one, having so single regulation and no universal healthcare coverage. There are many drivers of the high cost of health; the first factor is that the US healthcare system </w:t>
      </w:r>
      <w:proofErr w:type="gramStart"/>
      <w:r w:rsidRPr="002E259C">
        <w:t>is privately owned</w:t>
      </w:r>
      <w:proofErr w:type="gramEnd"/>
      <w:r w:rsidRPr="002E259C">
        <w:t xml:space="preserve">. and it is not regulated by one single agency and little integration between the services and the health care service provider, which makes it multifarious, and offer fewer benefits to the inexpensive healthcare options (“Important Aspects and Characteristics of the US Healthcare System | National Institute of Health Policy,” n.d.).  </w:t>
      </w:r>
    </w:p>
    <w:p w:rsidR="002E259C" w:rsidRDefault="002E259C" w:rsidP="002E259C">
      <w:r w:rsidRPr="002E259C">
        <w:t xml:space="preserve">    In addition, it is highly focused on the state of the art technology; US hospitals are equipped with the best equipment and procedures that push the cost of healthcare up. There is a high legal risk involved in healthcare in the US, to avoid these malpractices of lawsuits the US healthcare institutes makes the healthcare procedures prolonged to ensure that all the requirements are fulfilled.  However, in 2010, the Affordable Care Act changed a few things, benefited, and solved some of the healthcare insurance issues. If more states expand their Medicaid plans under the Affordable Care Act, more people would be able to obtain Medicaid. </w:t>
      </w:r>
    </w:p>
    <w:p w:rsidR="002E259C" w:rsidRPr="002E259C" w:rsidRDefault="002E259C" w:rsidP="002E259C">
      <w:bookmarkStart w:id="0" w:name="_GoBack"/>
      <w:bookmarkEnd w:id="0"/>
    </w:p>
    <w:p w:rsidR="00380175" w:rsidRDefault="00380175" w:rsidP="00380175">
      <w:pPr>
        <w:pStyle w:val="Heading1"/>
      </w:pPr>
      <w:r>
        <w:lastRenderedPageBreak/>
        <w:t>Reference</w:t>
      </w:r>
    </w:p>
    <w:p w:rsidR="00380175" w:rsidRPr="00380175" w:rsidRDefault="00380175" w:rsidP="00380175">
      <w:pPr>
        <w:pStyle w:val="Bibliography"/>
        <w:rPr>
          <w:rFonts w:ascii="Times New Roman" w:hAnsi="Times New Roman" w:cs="Times New Roman"/>
        </w:rPr>
      </w:pPr>
      <w:r>
        <w:fldChar w:fldCharType="begin"/>
      </w:r>
      <w:r>
        <w:instrText xml:space="preserve"> ADDIN ZOTERO_BIBL {"custom":[]} CSL_BIBLIOGRAPHY </w:instrText>
      </w:r>
      <w:r>
        <w:fldChar w:fldCharType="separate"/>
      </w:r>
      <w:r w:rsidRPr="00380175">
        <w:rPr>
          <w:rFonts w:ascii="Times New Roman" w:hAnsi="Times New Roman" w:cs="Times New Roman"/>
        </w:rPr>
        <w:t>Important Aspects and Characteristics of the US Healthcare System | National Institute of Health Policy. (n.d.). Retrieved from https://www.nihp.org/important-aspects-and-characteristics-of-the-us-healthcare-system/</w:t>
      </w:r>
    </w:p>
    <w:p w:rsidR="00380175" w:rsidRDefault="00380175" w:rsidP="007F56EA">
      <w:pPr>
        <w:ind w:firstLine="0"/>
      </w:pPr>
      <w:r>
        <w:fldChar w:fldCharType="end"/>
      </w:r>
    </w:p>
    <w:sectPr w:rsidR="00380175">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87E9C" w:rsidRDefault="00687E9C">
      <w:pPr>
        <w:spacing w:line="240" w:lineRule="auto"/>
      </w:pPr>
      <w:r>
        <w:separator/>
      </w:r>
    </w:p>
    <w:p w:rsidR="00687E9C" w:rsidRDefault="00687E9C"/>
  </w:endnote>
  <w:endnote w:type="continuationSeparator" w:id="0">
    <w:p w:rsidR="00687E9C" w:rsidRDefault="00687E9C">
      <w:pPr>
        <w:spacing w:line="240" w:lineRule="auto"/>
      </w:pPr>
      <w:r>
        <w:continuationSeparator/>
      </w:r>
    </w:p>
    <w:p w:rsidR="00687E9C" w:rsidRDefault="00687E9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87E9C" w:rsidRDefault="00687E9C">
      <w:pPr>
        <w:spacing w:line="240" w:lineRule="auto"/>
      </w:pPr>
      <w:r>
        <w:separator/>
      </w:r>
    </w:p>
    <w:p w:rsidR="00687E9C" w:rsidRDefault="00687E9C"/>
  </w:footnote>
  <w:footnote w:type="continuationSeparator" w:id="0">
    <w:p w:rsidR="00687E9C" w:rsidRDefault="00687E9C">
      <w:pPr>
        <w:spacing w:line="240" w:lineRule="auto"/>
      </w:pPr>
      <w:r>
        <w:continuationSeparator/>
      </w:r>
    </w:p>
    <w:p w:rsidR="00687E9C" w:rsidRDefault="00687E9C"/>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7F56EA">
    <w:pPr>
      <w:pStyle w:val="Header"/>
    </w:pPr>
    <w:r w:rsidRPr="007F56EA">
      <w:rPr>
        <w:rStyle w:val="Strong"/>
      </w:rPr>
      <w:t xml:space="preserve">HEALTHCARE AND NURSING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E259C">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5D3A03">
    <w:pPr>
      <w:pStyle w:val="Header"/>
      <w:rPr>
        <w:rStyle w:val="Strong"/>
      </w:rPr>
    </w:pPr>
    <w:r>
      <w:t xml:space="preserve">Running head: </w:t>
    </w:r>
    <w:r w:rsidR="007F56EA" w:rsidRPr="007F56EA">
      <w:t>HEALTHCARE AND NURSING</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E259C" w:rsidRPr="002E259C">
      <w:rPr>
        <w:rStyle w:val="Strong"/>
        <w:caps w:val="0"/>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A40AE"/>
    <w:rsid w:val="000D3F41"/>
    <w:rsid w:val="002E259C"/>
    <w:rsid w:val="00355DCA"/>
    <w:rsid w:val="00380175"/>
    <w:rsid w:val="00410C14"/>
    <w:rsid w:val="004724D7"/>
    <w:rsid w:val="00551A02"/>
    <w:rsid w:val="005534FA"/>
    <w:rsid w:val="005B3A43"/>
    <w:rsid w:val="005C39B5"/>
    <w:rsid w:val="005D3A03"/>
    <w:rsid w:val="00687E9C"/>
    <w:rsid w:val="00762697"/>
    <w:rsid w:val="00770E55"/>
    <w:rsid w:val="00782C92"/>
    <w:rsid w:val="007D498A"/>
    <w:rsid w:val="007F56EA"/>
    <w:rsid w:val="007F68F3"/>
    <w:rsid w:val="008002C0"/>
    <w:rsid w:val="008C5323"/>
    <w:rsid w:val="008D477A"/>
    <w:rsid w:val="009A6A3B"/>
    <w:rsid w:val="00B823AA"/>
    <w:rsid w:val="00BA45DB"/>
    <w:rsid w:val="00BF4184"/>
    <w:rsid w:val="00C0601E"/>
    <w:rsid w:val="00C31D30"/>
    <w:rsid w:val="00CD6E39"/>
    <w:rsid w:val="00CF6E91"/>
    <w:rsid w:val="00D85B68"/>
    <w:rsid w:val="00E6004D"/>
    <w:rsid w:val="00E81978"/>
    <w:rsid w:val="00EE5314"/>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
      <w:docPartPr>
        <w:name w:val="35422C7E779041408D22AB6E95957422"/>
        <w:category>
          <w:name w:val="General"/>
          <w:gallery w:val="placeholder"/>
        </w:category>
        <w:types>
          <w:type w:val="bbPlcHdr"/>
        </w:types>
        <w:behaviors>
          <w:behavior w:val="content"/>
        </w:behaviors>
        <w:guid w:val="{389920B4-34C2-46E2-A335-E0217BCA3A04}"/>
      </w:docPartPr>
      <w:docPartBody>
        <w:p w:rsidR="00722BDE" w:rsidRDefault="00321589">
          <w:pPr>
            <w:pStyle w:val="35422C7E779041408D22AB6E95957422"/>
          </w:pPr>
          <w:r>
            <w:t>[Include any grant/funding information and a complete correspondence addres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321589"/>
    <w:rsid w:val="00722BDE"/>
    <w:rsid w:val="00792693"/>
    <w:rsid w:val="00A91B7B"/>
    <w:rsid w:val="00B31F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322</Words>
  <Characters>1841</Characters>
  <Application>Microsoft Office Word</Application>
  <DocSecurity>0</DocSecurity>
  <Lines>15</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26T05:19:00Z</dcterms:created>
  <dcterms:modified xsi:type="dcterms:W3CDTF">2019-05-26T0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8Y1rHnZh"/&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